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38416BD" w14:textId="77777777" w:rsidR="00F166A0" w:rsidRPr="00D02B85" w:rsidRDefault="00F166A0" w:rsidP="00D02B85">
      <w:pPr>
        <w:spacing w:after="0"/>
        <w:rPr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763AB7" w14:paraId="0A19874C" w14:textId="77777777" w:rsidTr="005B783A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14:paraId="2D693DFB" w14:textId="77777777" w:rsidR="00AF5D34" w:rsidRDefault="00AF5D34" w:rsidP="00D02B85">
            <w:pPr>
              <w:pStyle w:val="CLIN1HEADING"/>
            </w:pPr>
            <w:r>
              <w:t xml:space="preserve">cLINICAL UTILITY OF </w:t>
            </w:r>
            <w:r w:rsidR="00E74528">
              <w:t>MOLECULAR</w:t>
            </w:r>
            <w:r w:rsidR="004D3950">
              <w:t xml:space="preserve"> TESTING IN mantle cell lymphoma</w:t>
            </w:r>
          </w:p>
          <w:p w14:paraId="397BA09F" w14:textId="77777777" w:rsidR="00AF5D34" w:rsidRDefault="00AF5D34" w:rsidP="00AF5D34">
            <w:pPr>
              <w:pStyle w:val="CLIN2SUBHEADINGS"/>
            </w:pPr>
            <w:r>
              <w:t>DIAGNOSTIC utility</w:t>
            </w:r>
          </w:p>
          <w:p w14:paraId="56CDD6D1" w14:textId="77777777" w:rsidR="00D54F84" w:rsidRDefault="00D54F84" w:rsidP="00560675">
            <w:pPr>
              <w:pStyle w:val="CLIN3BULLETPOINTS"/>
            </w:pPr>
            <w:r w:rsidRPr="00C77E55">
              <w:t>Mantle cel</w:t>
            </w:r>
            <w:r w:rsidR="003E6F98">
              <w:t xml:space="preserve">l lymphoma (MCL) is </w:t>
            </w:r>
            <w:r w:rsidRPr="00C77E55">
              <w:t xml:space="preserve">characterised </w:t>
            </w:r>
            <w:r>
              <w:t xml:space="preserve">by </w:t>
            </w:r>
            <w:r w:rsidRPr="00C77E55">
              <w:t>t(11;14)(q13;q32)</w:t>
            </w:r>
            <w:r w:rsidR="003E6F98">
              <w:t xml:space="preserve"> i</w:t>
            </w:r>
            <w:r w:rsidR="003E6F98" w:rsidRPr="003E6F98">
              <w:t>n the vast majority of cases</w:t>
            </w:r>
            <w:r w:rsidRPr="00C77E55">
              <w:t xml:space="preserve">, leading to </w:t>
            </w:r>
            <w:r w:rsidR="00560675" w:rsidRPr="00560675">
              <w:t xml:space="preserve">increased </w:t>
            </w:r>
            <w:r w:rsidR="00560675" w:rsidRPr="00560675">
              <w:rPr>
                <w:i/>
              </w:rPr>
              <w:t>CCND1</w:t>
            </w:r>
            <w:r w:rsidR="00560675" w:rsidRPr="00560675">
              <w:t xml:space="preserve"> transcription and </w:t>
            </w:r>
            <w:r w:rsidR="00560675">
              <w:t>cyclin D1</w:t>
            </w:r>
            <w:r w:rsidR="00560675" w:rsidRPr="00560675">
              <w:t xml:space="preserve"> protein </w:t>
            </w:r>
            <w:r w:rsidRPr="00C77E55">
              <w:t>overexpression</w:t>
            </w:r>
            <w:r w:rsidR="003E6F98">
              <w:fldChar w:fldCharType="begin"/>
            </w:r>
            <w:r w:rsidR="003E6F98">
              <w:instrText xml:space="preserve"> ADDIN EN.CITE &lt;EndNote&gt;&lt;Cite&gt;&lt;Author&gt;Swerdlow SH&lt;/Author&gt;&lt;Year&gt;2017&lt;/Year&gt;&lt;RecNum&gt;2679&lt;/RecNum&gt;&lt;DisplayText&gt;&lt;style face="superscript"&gt;1&lt;/style&gt;&lt;/DisplayText&gt;&lt;record&gt;&lt;rec-number&gt;2679&lt;/rec-number&gt;&lt;foreign-keys&gt;&lt;key app="EN" db-id="5wep2s5sfw2et6evrtzp092brtz2s0d20svw" timestamp="1613003011" guid="6808e434-6564-4b2f-9a5c-17f3d5da53ab"&gt;2679&lt;/key&gt;&lt;/foreign-keys&gt;&lt;ref-type name="Book"&gt;6&lt;/ref-type&gt;&lt;contributors&gt;&lt;authors&gt;&lt;author&gt;Swerdlow SH, Campo E, Harris NL, Jaffe ES, Pileri SA, Stein H, Thiele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 w:rsidR="003E6F98">
              <w:fldChar w:fldCharType="separate"/>
            </w:r>
            <w:r w:rsidR="003E6F98" w:rsidRPr="003E6F98">
              <w:rPr>
                <w:vertAlign w:val="superscript"/>
              </w:rPr>
              <w:t>1</w:t>
            </w:r>
            <w:r w:rsidR="003E6F98">
              <w:fldChar w:fldCharType="end"/>
            </w:r>
            <w:r w:rsidRPr="00C77E55">
              <w:t xml:space="preserve">. </w:t>
            </w:r>
          </w:p>
          <w:p w14:paraId="31B6EEB6" w14:textId="25F90FB9" w:rsidR="00D54F84" w:rsidRDefault="00D54F84" w:rsidP="0036026D">
            <w:pPr>
              <w:pStyle w:val="CLIN3BULLETPOINTS"/>
            </w:pPr>
            <w:r w:rsidRPr="00C77E55">
              <w:t xml:space="preserve">A </w:t>
            </w:r>
            <w:r>
              <w:t xml:space="preserve">small </w:t>
            </w:r>
            <w:r w:rsidRPr="00C77E55">
              <w:t xml:space="preserve">subset of </w:t>
            </w:r>
            <w:r w:rsidR="003E6F98">
              <w:t>MCL cases are cyclin</w:t>
            </w:r>
            <w:r w:rsidR="007158FA">
              <w:t xml:space="preserve"> </w:t>
            </w:r>
            <w:r w:rsidR="003E6F98">
              <w:t>D1 negative</w:t>
            </w:r>
            <w:r>
              <w:t>,</w:t>
            </w:r>
            <w:r w:rsidRPr="00C77E55">
              <w:t xml:space="preserve"> with </w:t>
            </w:r>
            <w:r>
              <w:t>indistinguishable morphology,</w:t>
            </w:r>
            <w:r w:rsidRPr="00C77E55">
              <w:t xml:space="preserve"> immunophenotyp</w:t>
            </w:r>
            <w:r>
              <w:t xml:space="preserve">es and gene-expression profiles </w:t>
            </w:r>
            <w:r w:rsidRPr="00C77E55">
              <w:t>to cy</w:t>
            </w:r>
            <w:r w:rsidR="0036026D">
              <w:t>c</w:t>
            </w:r>
            <w:r w:rsidRPr="00C77E55">
              <w:t>lin</w:t>
            </w:r>
            <w:r w:rsidR="0036026D">
              <w:t xml:space="preserve"> </w:t>
            </w:r>
            <w:r w:rsidRPr="00C77E55">
              <w:t>D1 positive MCL</w:t>
            </w:r>
            <w:r>
              <w:t>.</w:t>
            </w:r>
            <w:r w:rsidRPr="00C77E55">
              <w:t xml:space="preserve"> </w:t>
            </w:r>
            <w:r w:rsidR="00493F28">
              <w:t>The majority (&gt;90%) of these cases</w:t>
            </w:r>
            <w:r w:rsidR="003E6F98">
              <w:t xml:space="preserve"> </w:t>
            </w:r>
            <w:r w:rsidR="00493F28">
              <w:t>have</w:t>
            </w:r>
            <w:r w:rsidR="003E6F98">
              <w:t xml:space="preserve"> </w:t>
            </w:r>
            <w:r w:rsidRPr="00C77E55">
              <w:t xml:space="preserve">rearrangements of </w:t>
            </w:r>
            <w:r w:rsidR="0036026D" w:rsidRPr="0036026D">
              <w:rPr>
                <w:i/>
              </w:rPr>
              <w:t>CCND2</w:t>
            </w:r>
            <w:r w:rsidR="0036026D" w:rsidRPr="0036026D">
              <w:t xml:space="preserve"> and </w:t>
            </w:r>
            <w:r w:rsidR="0036026D" w:rsidRPr="0036026D">
              <w:rPr>
                <w:i/>
              </w:rPr>
              <w:t>CCND3</w:t>
            </w:r>
            <w:r w:rsidR="0036026D" w:rsidRPr="0036026D">
              <w:t xml:space="preserve"> </w:t>
            </w:r>
            <w:r w:rsidRPr="00C77E55">
              <w:t>with immunoglobulin genes</w:t>
            </w:r>
            <w:r w:rsidR="000A37C6">
              <w:t xml:space="preserve"> (not detect</w:t>
            </w:r>
            <w:r w:rsidR="007158FA">
              <w:t>ed by this assay)</w:t>
            </w:r>
            <w:r w:rsidR="003E6F98">
              <w:fldChar w:fldCharType="begin">
                <w:fldData xml:space="preserve">PEVuZE5vdGU+PENpdGU+PEF1dGhvcj5NYXJ0w61uLUdhcmNpYTwvQXV0aG9yPjxZZWFyPjIwMTk8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</w:fldData>
              </w:fldChar>
            </w:r>
            <w:r w:rsidR="003E6F98">
              <w:instrText xml:space="preserve"> ADDIN EN.CITE </w:instrText>
            </w:r>
            <w:r w:rsidR="003E6F98">
              <w:fldChar w:fldCharType="begin">
                <w:fldData xml:space="preserve">PEVuZE5vdGU+PENpdGU+PEF1dGhvcj5NYXJ0w61uLUdhcmNpYTwvQXV0aG9yPjxZZWFyPjIwMTk8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</w:fldData>
              </w:fldChar>
            </w:r>
            <w:r w:rsidR="003E6F98">
              <w:instrText xml:space="preserve"> ADDIN EN.CITE.DATA </w:instrText>
            </w:r>
            <w:r w:rsidR="003E6F98">
              <w:fldChar w:fldCharType="end"/>
            </w:r>
            <w:r w:rsidR="003E6F98">
              <w:fldChar w:fldCharType="separate"/>
            </w:r>
            <w:r w:rsidR="003E6F98" w:rsidRPr="003E6F98">
              <w:rPr>
                <w:vertAlign w:val="superscript"/>
              </w:rPr>
              <w:t>1-3</w:t>
            </w:r>
            <w:r w:rsidR="003E6F98">
              <w:fldChar w:fldCharType="end"/>
            </w:r>
            <w:r w:rsidRPr="00C77E55">
              <w:t xml:space="preserve">. </w:t>
            </w:r>
          </w:p>
          <w:p w14:paraId="51F08D57" w14:textId="4C1CB15C" w:rsidR="00D54F84" w:rsidRPr="00C77E55" w:rsidRDefault="00D54F84" w:rsidP="00D54F84">
            <w:pPr>
              <w:pStyle w:val="CLIN3BULLETPOINTS"/>
            </w:pPr>
            <w:r>
              <w:t>There are two recognised</w:t>
            </w:r>
            <w:r w:rsidRPr="00C77E55">
              <w:t xml:space="preserve"> subtypes of MCL with differing biological and clinical features</w:t>
            </w:r>
            <w:r>
              <w:t xml:space="preserve">: </w:t>
            </w:r>
            <w:r w:rsidRPr="00C77E55">
              <w:t>C</w:t>
            </w:r>
            <w:r>
              <w:t>lassic</w:t>
            </w:r>
            <w:r w:rsidRPr="00C77E55">
              <w:t xml:space="preserve"> MCL (cMCL) expresses the oncogenic transcription factor SOX11, </w:t>
            </w:r>
            <w:r>
              <w:t xml:space="preserve">has unmutated/minimally mutated </w:t>
            </w:r>
            <w:r w:rsidRPr="007158FA">
              <w:rPr>
                <w:i/>
              </w:rPr>
              <w:t>IGHV</w:t>
            </w:r>
            <w:r>
              <w:t xml:space="preserve"> </w:t>
            </w:r>
            <w:r w:rsidR="007E617D">
              <w:t>rearrangements</w:t>
            </w:r>
            <w:r>
              <w:t xml:space="preserve"> and </w:t>
            </w:r>
            <w:r w:rsidRPr="00C77E55">
              <w:t>accumulates high numbers of genetic alterations</w:t>
            </w:r>
            <w:r>
              <w:t xml:space="preserve">. </w:t>
            </w:r>
            <w:r w:rsidRPr="00C77E55">
              <w:t xml:space="preserve">Leukaemic, non-nodal MCL (nnMCL) </w:t>
            </w:r>
            <w:r w:rsidR="007158FA">
              <w:t>typically</w:t>
            </w:r>
            <w:r>
              <w:t xml:space="preserve"> </w:t>
            </w:r>
            <w:r w:rsidRPr="00C77E55">
              <w:t xml:space="preserve">has hypermutated </w:t>
            </w:r>
            <w:r w:rsidRPr="007158FA">
              <w:rPr>
                <w:i/>
              </w:rPr>
              <w:t>IGHV</w:t>
            </w:r>
            <w:r w:rsidRPr="00C77E55">
              <w:t xml:space="preserve"> </w:t>
            </w:r>
            <w:r w:rsidR="007E617D">
              <w:t>rearrangements</w:t>
            </w:r>
            <w:r w:rsidRPr="00C77E55">
              <w:t xml:space="preserve">, does not express </w:t>
            </w:r>
            <w:r w:rsidR="007158FA">
              <w:t xml:space="preserve">SOX11, </w:t>
            </w:r>
            <w:r w:rsidRPr="00C77E55">
              <w:t xml:space="preserve">is </w:t>
            </w:r>
            <w:r>
              <w:t xml:space="preserve">more </w:t>
            </w:r>
            <w:r w:rsidRPr="00C77E55">
              <w:t>genetically stable</w:t>
            </w:r>
            <w:r w:rsidR="007158FA">
              <w:t xml:space="preserve"> and is associated with a more indolent course</w:t>
            </w:r>
            <w:r w:rsidR="003E6F98">
              <w:fldChar w:fldCharType="begin">
                <w:fldData xml:space="preserve">PEVuZE5vdGU+PENpdGU+PEF1dGhvcj5PbmRyZWprYTwvQXV0aG9yPjxZZWFyPjIwMTE8L1llYXI+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</w:fldData>
              </w:fldChar>
            </w:r>
            <w:r w:rsidR="006A13F6">
              <w:instrText xml:space="preserve"> ADDIN EN.CITE </w:instrText>
            </w:r>
            <w:r w:rsidR="006A13F6">
              <w:fldChar w:fldCharType="begin">
                <w:fldData xml:space="preserve">PEVuZE5vdGU+PENpdGU+PEF1dGhvcj5PbmRyZWprYTwvQXV0aG9yPjxZZWFyPjIwMTE8L1llYXI+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</w:fldData>
              </w:fldChar>
            </w:r>
            <w:r w:rsidR="006A13F6">
              <w:instrText xml:space="preserve"> ADDIN EN.CITE.DATA </w:instrText>
            </w:r>
            <w:r w:rsidR="006A13F6">
              <w:fldChar w:fldCharType="end"/>
            </w:r>
            <w:r w:rsidR="003E6F98">
              <w:fldChar w:fldCharType="separate"/>
            </w:r>
            <w:r w:rsidR="006A13F6" w:rsidRPr="006A13F6">
              <w:rPr>
                <w:vertAlign w:val="superscript"/>
              </w:rPr>
              <w:t>1,4,5</w:t>
            </w:r>
            <w:r w:rsidR="003E6F98">
              <w:fldChar w:fldCharType="end"/>
            </w:r>
            <w:r w:rsidRPr="00C77E55">
              <w:t xml:space="preserve">. </w:t>
            </w:r>
          </w:p>
          <w:p w14:paraId="146B188D" w14:textId="77777777" w:rsidR="00D54F84" w:rsidRDefault="007158FA" w:rsidP="009A23EC">
            <w:pPr>
              <w:pStyle w:val="CLIN3BULLETPOINTS"/>
            </w:pPr>
            <w:r>
              <w:t xml:space="preserve">Recurrently </w:t>
            </w:r>
            <w:r w:rsidR="00D54F84" w:rsidRPr="00C77E55">
              <w:t xml:space="preserve">mutated genes in MCL </w:t>
            </w:r>
            <w:r w:rsidR="006A13F6">
              <w:t xml:space="preserve">include </w:t>
            </w:r>
            <w:r w:rsidR="00D54F84" w:rsidRPr="009A23EC">
              <w:rPr>
                <w:i/>
              </w:rPr>
              <w:t>ATM</w:t>
            </w:r>
            <w:r w:rsidR="00D54F84" w:rsidRPr="009A23EC">
              <w:t>,</w:t>
            </w:r>
            <w:r w:rsidR="00D54F84" w:rsidRPr="009A23EC">
              <w:rPr>
                <w:i/>
              </w:rPr>
              <w:t xml:space="preserve"> </w:t>
            </w:r>
            <w:r w:rsidR="009A23EC" w:rsidRPr="009A23EC">
              <w:rPr>
                <w:i/>
              </w:rPr>
              <w:t>TP53</w:t>
            </w:r>
            <w:r w:rsidR="009A23EC" w:rsidRPr="009A23EC">
              <w:t>,</w:t>
            </w:r>
            <w:r w:rsidR="009A23EC" w:rsidRPr="009A23EC">
              <w:rPr>
                <w:i/>
              </w:rPr>
              <w:t xml:space="preserve"> </w:t>
            </w:r>
            <w:r w:rsidR="00D54F84" w:rsidRPr="009A23EC">
              <w:rPr>
                <w:i/>
              </w:rPr>
              <w:t>CCND1</w:t>
            </w:r>
            <w:r w:rsidR="009A23EC" w:rsidRPr="007158FA">
              <w:t>,</w:t>
            </w:r>
            <w:r w:rsidR="009A23EC" w:rsidRPr="009A23EC">
              <w:rPr>
                <w:i/>
              </w:rPr>
              <w:t xml:space="preserve"> WHSC1</w:t>
            </w:r>
            <w:r w:rsidR="009A23EC" w:rsidRPr="007158FA">
              <w:t xml:space="preserve">, </w:t>
            </w:r>
            <w:r w:rsidR="009A23EC" w:rsidRPr="009A23EC">
              <w:rPr>
                <w:i/>
              </w:rPr>
              <w:t>KMT2D</w:t>
            </w:r>
            <w:r w:rsidR="009A23EC" w:rsidRPr="007158FA">
              <w:t>,</w:t>
            </w:r>
            <w:r w:rsidR="009A23EC" w:rsidRPr="009A23EC">
              <w:rPr>
                <w:i/>
              </w:rPr>
              <w:t xml:space="preserve"> BIRC3</w:t>
            </w:r>
            <w:r w:rsidR="009A23EC" w:rsidRPr="007158FA">
              <w:t>,</w:t>
            </w:r>
            <w:r w:rsidR="009A23EC" w:rsidRPr="009A23EC">
              <w:rPr>
                <w:i/>
              </w:rPr>
              <w:t xml:space="preserve"> NOTCH1 </w:t>
            </w:r>
            <w:r w:rsidR="009A23EC" w:rsidRPr="007158FA">
              <w:t>and</w:t>
            </w:r>
            <w:r w:rsidR="009A23EC" w:rsidRPr="009A23EC">
              <w:rPr>
                <w:i/>
              </w:rPr>
              <w:t xml:space="preserve"> NOTCH2</w:t>
            </w:r>
            <w:r w:rsidR="003E6F98">
              <w:fldChar w:fldCharType="begin">
                <w:fldData xml:space="preserve">PEVuZE5vdGU+PENpdGU+PEF1dGhvcj5CZWE8L0F1dGhvcj48WWVhcj4yMDEzPC9ZZWFyPjxSZWNO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</w:fldData>
              </w:fldChar>
            </w:r>
            <w:r w:rsidR="000720EB">
              <w:instrText xml:space="preserve"> ADDIN EN.CITE </w:instrText>
            </w:r>
            <w:r w:rsidR="000720EB">
              <w:fldChar w:fldCharType="begin">
                <w:fldData xml:space="preserve">PEVuZE5vdGU+PENpdGU+PEF1dGhvcj5CZWE8L0F1dGhvcj48WWVhcj4yMDEzPC9ZZWFyPjxSZWNO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</w:fldData>
              </w:fldChar>
            </w:r>
            <w:r w:rsidR="000720EB">
              <w:instrText xml:space="preserve"> ADDIN EN.CITE.DATA </w:instrText>
            </w:r>
            <w:r w:rsidR="000720EB">
              <w:fldChar w:fldCharType="end"/>
            </w:r>
            <w:r w:rsidR="003E6F98">
              <w:fldChar w:fldCharType="separate"/>
            </w:r>
            <w:r w:rsidR="000720EB" w:rsidRPr="000720EB">
              <w:rPr>
                <w:vertAlign w:val="superscript"/>
              </w:rPr>
              <w:t>6-9</w:t>
            </w:r>
            <w:r w:rsidR="003E6F98">
              <w:fldChar w:fldCharType="end"/>
            </w:r>
            <w:r w:rsidR="00D54F84" w:rsidRPr="00C77E55">
              <w:t xml:space="preserve">. </w:t>
            </w:r>
          </w:p>
          <w:p w14:paraId="6B9999CF" w14:textId="77777777" w:rsidR="00AF5D34" w:rsidRDefault="00AF5D34" w:rsidP="00AF5D34">
            <w:pPr>
              <w:pStyle w:val="CLIN2SUBHEADINGS"/>
            </w:pPr>
            <w:r>
              <w:t>PROGNOSTIC utility</w:t>
            </w:r>
          </w:p>
          <w:p w14:paraId="7EAE8A10" w14:textId="37812EB8" w:rsidR="00D54F84" w:rsidRPr="000A37C6" w:rsidRDefault="00DB07E3" w:rsidP="00A93EF8">
            <w:pPr>
              <w:pStyle w:val="CLIN3BULLETPOINTS"/>
            </w:pPr>
            <w:r w:rsidRPr="000A37C6">
              <w:rPr>
                <w:i/>
              </w:rPr>
              <w:t xml:space="preserve">TP53 </w:t>
            </w:r>
            <w:r w:rsidRPr="000A37C6">
              <w:t>mutations in MCL are associated</w:t>
            </w:r>
            <w:r w:rsidR="00D54F84" w:rsidRPr="000A37C6">
              <w:t xml:space="preserve"> with</w:t>
            </w:r>
            <w:r w:rsidR="00E64636" w:rsidRPr="000A37C6">
              <w:t xml:space="preserve"> </w:t>
            </w:r>
            <w:r w:rsidR="00D54F84" w:rsidRPr="000A37C6">
              <w:t>inferior outcomes</w:t>
            </w:r>
            <w:r w:rsidR="00C84A4C" w:rsidRPr="000A37C6">
              <w:t xml:space="preserve"> including </w:t>
            </w:r>
            <w:r w:rsidR="007E617D">
              <w:t xml:space="preserve">inferior </w:t>
            </w:r>
            <w:r w:rsidR="00C84A4C" w:rsidRPr="000A37C6">
              <w:t>overall survival and progression-free survival</w:t>
            </w:r>
            <w:r w:rsidR="003E6F98" w:rsidRPr="000A37C6">
              <w:fldChar w:fldCharType="begin">
                <w:fldData xml:space="preserve">PEVuZE5vdGU+PENpdGU+PEF1dGhvcj5GZXJyZXJvPC9BdXRob3I+PFllYXI+MjAyMDwvWWVhcj48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</w:fldData>
              </w:fldChar>
            </w:r>
            <w:r w:rsidR="000720EB" w:rsidRPr="000A37C6">
              <w:instrText xml:space="preserve"> ADDIN EN.CITE </w:instrText>
            </w:r>
            <w:r w:rsidR="000720EB" w:rsidRPr="000A37C6">
              <w:fldChar w:fldCharType="begin">
                <w:fldData xml:space="preserve">PEVuZE5vdGU+PENpdGU+PEF1dGhvcj5GZXJyZXJvPC9BdXRob3I+PFllYXI+MjAyMDwvWWVhcj48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</w:fldData>
              </w:fldChar>
            </w:r>
            <w:r w:rsidR="000720EB" w:rsidRPr="000A37C6">
              <w:instrText xml:space="preserve"> ADDIN EN.CITE.DATA </w:instrText>
            </w:r>
            <w:r w:rsidR="000720EB" w:rsidRPr="000A37C6">
              <w:fldChar w:fldCharType="end"/>
            </w:r>
            <w:r w:rsidR="003E6F98" w:rsidRPr="000A37C6">
              <w:fldChar w:fldCharType="separate"/>
            </w:r>
            <w:r w:rsidR="000720EB" w:rsidRPr="000A37C6">
              <w:rPr>
                <w:vertAlign w:val="superscript"/>
              </w:rPr>
              <w:t>8,10</w:t>
            </w:r>
            <w:r w:rsidR="003E6F98" w:rsidRPr="000A37C6">
              <w:fldChar w:fldCharType="end"/>
            </w:r>
            <w:r w:rsidR="00D54F84" w:rsidRPr="000A37C6">
              <w:t>.</w:t>
            </w:r>
            <w:r w:rsidRPr="000A37C6">
              <w:t xml:space="preserve"> </w:t>
            </w:r>
            <w:r w:rsidR="00D54F84" w:rsidRPr="000A37C6">
              <w:t xml:space="preserve">Intensified </w:t>
            </w:r>
            <w:r w:rsidR="00A93EF8" w:rsidRPr="000A37C6">
              <w:t xml:space="preserve">standard-of-care </w:t>
            </w:r>
            <w:r w:rsidR="00D54F84" w:rsidRPr="000A37C6">
              <w:t xml:space="preserve">chemoimmunotherapy regimens in young patients </w:t>
            </w:r>
            <w:r w:rsidR="00F15979">
              <w:t xml:space="preserve">may </w:t>
            </w:r>
            <w:r w:rsidR="00D54F84" w:rsidRPr="000A37C6">
              <w:t xml:space="preserve">not overcome the deleterious effects of </w:t>
            </w:r>
            <w:r w:rsidR="00D54F84" w:rsidRPr="000A37C6">
              <w:rPr>
                <w:i/>
              </w:rPr>
              <w:t>TP53</w:t>
            </w:r>
            <w:r w:rsidR="00D54F84" w:rsidRPr="000A37C6">
              <w:t xml:space="preserve"> mutations</w:t>
            </w:r>
            <w:r w:rsidR="003E6F98" w:rsidRPr="000A37C6">
              <w:fldChar w:fldCharType="begin"/>
            </w:r>
            <w:r w:rsidR="007158FA" w:rsidRPr="000A37C6">
              <w:instrText xml:space="preserve"> ADDIN EN.CITE &lt;EndNote&gt;&lt;Cite&gt;&lt;Author&gt;Eskelund&lt;/Author&gt;&lt;Year&gt;2017&lt;/Year&gt;&lt;RecNum&gt;2940&lt;/RecNum&gt;&lt;DisplayText&gt;&lt;style face="superscript"&gt;8&lt;/style&gt;&lt;/DisplayText&gt;&lt;record&gt;&lt;rec-number&gt;2940&lt;/rec-number&gt;&lt;foreign-keys&gt;&lt;key app="EN" db-id="5wep2s5sfw2et6evrtzp092brtz2s0d20svw" timestamp="1614828601" guid="2cc64d23-6895-4b3a-9715-2c4e97822a38"&gt;2940&lt;/key&gt;&lt;/foreign-keys&gt;&lt;ref-type name="Journal Article"&gt;17&lt;/ref-type&gt;&lt;contributors&gt;&lt;authors&gt;&lt;author&gt;Eskelund, Christian W.&lt;/author&gt;&lt;author&gt;Dahl, Christina&lt;/author&gt;&lt;author&gt;Hansen, Jakob W.&lt;/author&gt;&lt;author&gt;Westman, Maj&lt;/author&gt;&lt;author&gt;Kolstad, Arne&lt;/author&gt;&lt;author&gt;Pedersen, Lone B.&lt;/author&gt;&lt;author&gt;Montano-Almendras, Carmen P.&lt;/author&gt;&lt;author&gt;Husby, Simon&lt;/author&gt;&lt;author&gt;Freiburghaus, Catja&lt;/author&gt;&lt;author&gt;Ek, Sara&lt;/author&gt;&lt;author&gt;Pedersen, Anja&lt;/author&gt;&lt;author&gt;Niemann, Carsten&lt;/author&gt;&lt;author&gt;Räty, Riikka&lt;/author&gt;&lt;author&gt;Brown, Peter&lt;/author&gt;&lt;author&gt;Geisler, Christian H.&lt;/author&gt;&lt;author&gt;Andersen, Mette K.&lt;/author&gt;&lt;author&gt;Guldberg, Per&lt;/author&gt;&lt;author&gt;Jerkeman, Mats&lt;/author&gt;&lt;author&gt;Grønbæk, Kirsten&lt;/author&gt;&lt;/authors&gt;&lt;/contributors&gt;&lt;titles&gt;&lt;title&gt;TP53 mutations identify younger mantle cell lymphoma patients who do not benefit from intensive chemoimmunotherapy&lt;/title&gt;&lt;secondary-title&gt;Blood&lt;/secondary-title&gt;&lt;/titles&gt;&lt;periodical&gt;&lt;full-title&gt;Blood&lt;/full-title&gt;&lt;/periodical&gt;&lt;pages&gt;1903-1910&lt;/pages&gt;&lt;volume&gt;130&lt;/volume&gt;&lt;number&gt;17&lt;/number&gt;&lt;dates&gt;&lt;year&gt;2017&lt;/year&gt;&lt;/dates&gt;&lt;isbn&gt;0006-4971&lt;/isbn&gt;&lt;urls&gt;&lt;related-urls&gt;&lt;url&gt;https://doi.org/10.1182/blood-2017-04-779736&lt;/url&gt;&lt;/related-urls&gt;&lt;/urls&gt;&lt;electronic-resource-num&gt;10.1182/blood-2017-04-779736&lt;/electronic-resource-num&gt;&lt;access-date&gt;3/4/2021&lt;/access-date&gt;&lt;/record&gt;&lt;/Cite&gt;&lt;/EndNote&gt;</w:instrText>
            </w:r>
            <w:r w:rsidR="003E6F98" w:rsidRPr="000A37C6">
              <w:fldChar w:fldCharType="separate"/>
            </w:r>
            <w:r w:rsidR="007158FA" w:rsidRPr="000A37C6">
              <w:rPr>
                <w:vertAlign w:val="superscript"/>
              </w:rPr>
              <w:t>8</w:t>
            </w:r>
            <w:r w:rsidR="003E6F98" w:rsidRPr="000A37C6">
              <w:fldChar w:fldCharType="end"/>
            </w:r>
            <w:r w:rsidR="00D54F84" w:rsidRPr="000A37C6">
              <w:t xml:space="preserve">. </w:t>
            </w:r>
          </w:p>
          <w:p w14:paraId="08F38F5D" w14:textId="77777777" w:rsidR="00AF5D34" w:rsidRDefault="00E74528" w:rsidP="00AF5D34">
            <w:pPr>
              <w:pStyle w:val="CLIN2SUBHEADINGS"/>
            </w:pPr>
            <w:r>
              <w:t>BIOMARKERS OF RESPONSE TO THERAPY</w:t>
            </w:r>
          </w:p>
          <w:p w14:paraId="02CF8688" w14:textId="77777777" w:rsidR="00D54F84" w:rsidRDefault="00D54F84" w:rsidP="000720EB">
            <w:pPr>
              <w:pStyle w:val="CLIN3BULLETPOINTS"/>
            </w:pPr>
            <w:r w:rsidRPr="00C77E55">
              <w:t xml:space="preserve">Approximately one third of patients with MCL </w:t>
            </w:r>
            <w:r>
              <w:t>have p</w:t>
            </w:r>
            <w:r w:rsidRPr="00C77E55">
              <w:t>rimary resistance to ibrutinib</w:t>
            </w:r>
            <w:r>
              <w:t xml:space="preserve">. </w:t>
            </w:r>
            <w:r w:rsidRPr="00FE55F6">
              <w:t xml:space="preserve">Primary resistance to ibrutinib </w:t>
            </w:r>
            <w:r w:rsidR="00C73DAE">
              <w:t xml:space="preserve">has been associated with </w:t>
            </w:r>
            <w:r w:rsidR="000720EB">
              <w:t>mutations</w:t>
            </w:r>
            <w:r w:rsidR="00AB1539">
              <w:t xml:space="preserve"> in a number of genes including</w:t>
            </w:r>
            <w:r w:rsidR="00560675">
              <w:t xml:space="preserve"> </w:t>
            </w:r>
            <w:r w:rsidR="001D2706">
              <w:rPr>
                <w:i/>
              </w:rPr>
              <w:t xml:space="preserve">CARD11, TRAF2 </w:t>
            </w:r>
            <w:r w:rsidR="000720EB" w:rsidRPr="000720EB">
              <w:t>and</w:t>
            </w:r>
            <w:r w:rsidR="000720EB" w:rsidRPr="000720EB">
              <w:rPr>
                <w:i/>
              </w:rPr>
              <w:t xml:space="preserve"> BIRC3</w:t>
            </w:r>
            <w:r w:rsidR="009C1955">
              <w:fldChar w:fldCharType="begin">
                <w:fldData xml:space="preserve">PEVuZE5vdGU+PENpdGU+PEF1dGhvcj5SYWhhbDwvQXV0aG9yPjxZZWFyPjIwMTQ8L1llYXI+PFJl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</w:fldData>
              </w:fldChar>
            </w:r>
            <w:r w:rsidR="00C84A4C">
              <w:instrText xml:space="preserve"> ADDIN EN.CITE </w:instrText>
            </w:r>
            <w:r w:rsidR="00C84A4C">
              <w:fldChar w:fldCharType="begin">
                <w:fldData xml:space="preserve">PEVuZE5vdGU+PENpdGU+PEF1dGhvcj5SYWhhbDwvQXV0aG9yPjxZZWFyPjIwMTQ8L1llYXI+PFJl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</w:fldData>
              </w:fldChar>
            </w:r>
            <w:r w:rsidR="00C84A4C">
              <w:instrText xml:space="preserve"> ADDIN EN.CITE.DATA </w:instrText>
            </w:r>
            <w:r w:rsidR="00C84A4C">
              <w:fldChar w:fldCharType="end"/>
            </w:r>
            <w:r w:rsidR="009C1955">
              <w:fldChar w:fldCharType="separate"/>
            </w:r>
            <w:r w:rsidR="00C84A4C" w:rsidRPr="00C84A4C">
              <w:rPr>
                <w:vertAlign w:val="superscript"/>
              </w:rPr>
              <w:t>11,12</w:t>
            </w:r>
            <w:r w:rsidR="009C1955">
              <w:fldChar w:fldCharType="end"/>
            </w:r>
            <w:r>
              <w:t>.</w:t>
            </w:r>
            <w:r w:rsidRPr="00C77E55">
              <w:t xml:space="preserve"> </w:t>
            </w:r>
          </w:p>
          <w:p w14:paraId="6E68B52B" w14:textId="65C89616" w:rsidR="00C73DAE" w:rsidRPr="003E6239" w:rsidRDefault="00C73DAE" w:rsidP="001D2706">
            <w:pPr>
              <w:pStyle w:val="CLIN3BULLETPOINTS"/>
              <w:rPr>
                <w:b/>
                <w:i/>
              </w:rPr>
            </w:pPr>
            <w:r w:rsidRPr="00142CCF">
              <w:t>Secondary / acquired resistance to</w:t>
            </w:r>
            <w:r w:rsidR="00A14C0B">
              <w:t xml:space="preserve"> </w:t>
            </w:r>
            <w:r w:rsidR="001D2706" w:rsidRPr="001D2706">
              <w:t xml:space="preserve">Bruton's tyrosine kinase </w:t>
            </w:r>
            <w:r w:rsidR="001D2706">
              <w:t xml:space="preserve">inhibitors (BTKi) </w:t>
            </w:r>
            <w:r w:rsidRPr="00142CCF">
              <w:t xml:space="preserve">can develop due to </w:t>
            </w:r>
            <w:r w:rsidRPr="00C73DAE">
              <w:rPr>
                <w:i/>
              </w:rPr>
              <w:t xml:space="preserve">BTK </w:t>
            </w:r>
            <w:r w:rsidRPr="00C77E55">
              <w:t>C</w:t>
            </w:r>
            <w:r w:rsidR="00A14C0B">
              <w:t>ys</w:t>
            </w:r>
            <w:r w:rsidRPr="00C77E55">
              <w:t>481S</w:t>
            </w:r>
            <w:r w:rsidR="00A14C0B">
              <w:t>er</w:t>
            </w:r>
            <w:r w:rsidRPr="00C77E55">
              <w:t xml:space="preserve"> mutation</w:t>
            </w:r>
            <w:r>
              <w:t>s</w:t>
            </w:r>
            <w:r w:rsidRPr="00C77E55">
              <w:t xml:space="preserve"> </w:t>
            </w:r>
            <w:r>
              <w:t xml:space="preserve">in the kinase domain of BTK which disrupt the </w:t>
            </w:r>
            <w:r w:rsidR="001D2706">
              <w:t>BTKi</w:t>
            </w:r>
            <w:r>
              <w:t xml:space="preserve"> binding site, </w:t>
            </w:r>
            <w:r w:rsidR="00F15979">
              <w:t xml:space="preserve">however </w:t>
            </w:r>
            <w:r>
              <w:t>these are</w:t>
            </w:r>
            <w:r w:rsidR="00AB1539">
              <w:t xml:space="preserve"> less commonly observed in MCL</w:t>
            </w:r>
            <w:r>
              <w:t xml:space="preserve"> compared to chronic lymphocytic leukaemia</w:t>
            </w:r>
            <w:r>
              <w:fldChar w:fldCharType="begin">
                <w:fldData xml:space="preserve">PEVuZE5vdGU+PENpdGU+PEF1dGhvcj5NYXJ0aW48L0F1dGhvcj48WWVhcj4yMDE2PC9ZZWFyPjxS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</w:fldData>
              </w:fldChar>
            </w:r>
            <w:r w:rsidR="00C84A4C">
              <w:instrText xml:space="preserve"> ADDIN EN.CITE </w:instrText>
            </w:r>
            <w:r w:rsidR="00C84A4C">
              <w:fldChar w:fldCharType="begin">
                <w:fldData xml:space="preserve">PEVuZE5vdGU+PENpdGU+PEF1dGhvcj5NYXJ0aW48L0F1dGhvcj48WWVhcj4yMDE2PC9ZZWFyPjxS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</w:fldData>
              </w:fldChar>
            </w:r>
            <w:r w:rsidR="00C84A4C">
              <w:instrText xml:space="preserve"> ADDIN EN.CITE.DATA </w:instrText>
            </w:r>
            <w:r w:rsidR="00C84A4C">
              <w:fldChar w:fldCharType="end"/>
            </w:r>
            <w:r>
              <w:fldChar w:fldCharType="separate"/>
            </w:r>
            <w:r w:rsidR="00C84A4C" w:rsidRPr="00C84A4C">
              <w:rPr>
                <w:vertAlign w:val="superscript"/>
              </w:rPr>
              <w:t>13,14</w:t>
            </w:r>
            <w:r>
              <w:fldChar w:fldCharType="end"/>
            </w:r>
            <w:r w:rsidRPr="00C77E55">
              <w:t xml:space="preserve">. </w:t>
            </w:r>
          </w:p>
          <w:p w14:paraId="41FB2171" w14:textId="65F475E8" w:rsidR="00E17252" w:rsidRDefault="001D2706" w:rsidP="00C73DAE">
            <w:pPr>
              <w:pStyle w:val="CLIN3BULLETPOINTS"/>
            </w:pPr>
            <w:r>
              <w:t>Alterations</w:t>
            </w:r>
            <w:r w:rsidR="00E17252" w:rsidRPr="00E17252">
              <w:t xml:space="preserve"> in the SWI/SNF chromatic remodel</w:t>
            </w:r>
            <w:r w:rsidR="000A37C6">
              <w:t>l</w:t>
            </w:r>
            <w:r w:rsidR="00E17252" w:rsidRPr="00E17252">
              <w:t xml:space="preserve">ing complex (including </w:t>
            </w:r>
            <w:r w:rsidR="00E17252" w:rsidRPr="00E17252">
              <w:rPr>
                <w:i/>
              </w:rPr>
              <w:t>SMARCA4</w:t>
            </w:r>
            <w:r w:rsidR="00E17252">
              <w:t xml:space="preserve"> mutations) </w:t>
            </w:r>
            <w:r>
              <w:t>have been</w:t>
            </w:r>
            <w:r w:rsidR="00E17252">
              <w:t xml:space="preserve"> associated with </w:t>
            </w:r>
            <w:r w:rsidR="00C73DAE">
              <w:t>resi</w:t>
            </w:r>
            <w:r w:rsidR="00A14C0B">
              <w:t>s</w:t>
            </w:r>
            <w:r w:rsidR="00C73DAE">
              <w:t>tance</w:t>
            </w:r>
            <w:r w:rsidR="00E17252" w:rsidRPr="00E17252">
              <w:t xml:space="preserve"> to treatment with ibrutinib-venetoclax in MC</w:t>
            </w:r>
            <w:r w:rsidR="00E17252">
              <w:t>L</w:t>
            </w:r>
            <w:r w:rsidR="00C73DAE">
              <w:fldChar w:fldCharType="begin">
                <w:fldData xml:space="preserve">PEVuZE5vdGU+PENpdGU+PEF1dGhvcj5BZ2Fyd2FsPC9BdXRob3I+PFllYXI+MjAxOTwvWWVhcj48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Z2Fyd2FsPC9BdXRob3I+PFllYXI+MjAxOTwvWWVhcj48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="00C73DAE">
              <w:fldChar w:fldCharType="separate"/>
            </w:r>
            <w:r w:rsidRPr="001D2706">
              <w:rPr>
                <w:vertAlign w:val="superscript"/>
              </w:rPr>
              <w:t>9,15</w:t>
            </w:r>
            <w:r w:rsidR="00C73DAE">
              <w:fldChar w:fldCharType="end"/>
            </w:r>
            <w:r w:rsidR="00E17252">
              <w:t xml:space="preserve">. </w:t>
            </w:r>
          </w:p>
          <w:p w14:paraId="5A3ECF54" w14:textId="77777777" w:rsidR="00AF5D34" w:rsidRDefault="00AF5D34" w:rsidP="00C73DAE">
            <w:pPr>
              <w:pStyle w:val="CLIN2SUBHEADINGS"/>
            </w:pPr>
            <w:r>
              <w:t>REFERENCES</w:t>
            </w:r>
          </w:p>
          <w:p w14:paraId="619A8665" w14:textId="692F85B7" w:rsidR="004E0818" w:rsidRPr="001D2706" w:rsidRDefault="004E0818" w:rsidP="004E0818">
            <w:pPr>
              <w:pStyle w:val="CLIN4"/>
            </w:pPr>
            <w:r>
              <w:rPr>
                <w:rFonts w:eastAsiaTheme="minorEastAsia" w:cs="Calibri"/>
                <w:sz w:val="6"/>
                <w:szCs w:val="6"/>
                <w:lang w:val="en-US" w:eastAsia="zh-TW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rFonts w:eastAsiaTheme="minorEastAsia" w:cs="Calibri"/>
                <w:sz w:val="6"/>
                <w:szCs w:val="6"/>
                <w:lang w:val="en-US" w:eastAsia="zh-TW"/>
              </w:rPr>
              <w:fldChar w:fldCharType="separate"/>
            </w:r>
            <w:r w:rsidRPr="001D2706">
              <w:rPr>
                <w:b/>
              </w:rPr>
              <w:t>1.</w:t>
            </w:r>
            <w:r w:rsidRPr="001D2706">
              <w:t xml:space="preserve"> Swerdlow SH CE, Harris NL, Jaffe ES, Pileri SA, Stein H, Thiele J. WHO Classification of Tumours of Haematopoietic and Lymphoid Tissues (revised 4th edition). Lyon: IARC; 2017.  </w:t>
            </w:r>
            <w:r w:rsidRPr="001D2706">
              <w:rPr>
                <w:b/>
              </w:rPr>
              <w:t>2.</w:t>
            </w:r>
            <w:r w:rsidRPr="001D2706">
              <w:t xml:space="preserve"> Martín-Garcia D, et al. CCND2 and CCND3 hijack immunoglobulin light-chain enhancers in cyclin D1− mantle cell lymphoma. </w:t>
            </w:r>
            <w:r w:rsidRPr="001D2706">
              <w:rPr>
                <w:i/>
              </w:rPr>
              <w:t>Blood</w:t>
            </w:r>
            <w:r w:rsidRPr="001D2706">
              <w:t xml:space="preserve"> 2019; </w:t>
            </w:r>
            <w:r w:rsidRPr="001D2706">
              <w:rPr>
                <w:b/>
              </w:rPr>
              <w:t>133</w:t>
            </w:r>
            <w:r w:rsidRPr="001D2706">
              <w:t xml:space="preserve">(9): 940-51.  </w:t>
            </w:r>
            <w:r w:rsidRPr="001D2706">
              <w:rPr>
                <w:b/>
              </w:rPr>
              <w:t>3.</w:t>
            </w:r>
            <w:r w:rsidRPr="001D2706">
              <w:t xml:space="preserve"> Salaverria I, et al. CCND2 rearrangements are the most frequent genetic events in cyclin D1(-) mantle cell lymphoma. </w:t>
            </w:r>
            <w:r w:rsidRPr="001D2706">
              <w:rPr>
                <w:i/>
              </w:rPr>
              <w:t>Blood</w:t>
            </w:r>
            <w:r w:rsidRPr="001D2706">
              <w:t xml:space="preserve"> 2013; </w:t>
            </w:r>
            <w:r w:rsidRPr="001D2706">
              <w:rPr>
                <w:b/>
              </w:rPr>
              <w:t>121</w:t>
            </w:r>
            <w:r w:rsidRPr="001D2706">
              <w:t xml:space="preserve">(8): 1394-402.  </w:t>
            </w:r>
            <w:r w:rsidRPr="001D2706">
              <w:rPr>
                <w:b/>
              </w:rPr>
              <w:t>4.</w:t>
            </w:r>
            <w:r w:rsidRPr="001D2706">
              <w:t xml:space="preserve"> Ondrejka SL, et al. Indolent mantle cell leukemia: a clinicopathological variant characterized by isolated lymphocytosis, interstitial bone marrow involvement, kappa light chain restriction, and good prognosis. </w:t>
            </w:r>
            <w:r w:rsidRPr="001D2706">
              <w:rPr>
                <w:i/>
              </w:rPr>
              <w:t>Haematologica</w:t>
            </w:r>
            <w:r w:rsidRPr="001D2706">
              <w:t xml:space="preserve"> 2011; </w:t>
            </w:r>
            <w:r w:rsidRPr="001D2706">
              <w:rPr>
                <w:b/>
              </w:rPr>
              <w:t>96</w:t>
            </w:r>
            <w:r w:rsidRPr="001D2706">
              <w:t xml:space="preserve">(8): 1121-7.  </w:t>
            </w:r>
            <w:r w:rsidRPr="001D2706">
              <w:rPr>
                <w:b/>
              </w:rPr>
              <w:t>5.</w:t>
            </w:r>
            <w:r w:rsidRPr="001D2706">
              <w:t xml:space="preserve"> Fernàndez V, et al. Genomic and gene expression profiling defines indolent forms of mantle cell lymphoma. (1538-7445 (Electronic)).  </w:t>
            </w:r>
            <w:r w:rsidRPr="001D2706">
              <w:rPr>
                <w:b/>
              </w:rPr>
              <w:t>6.</w:t>
            </w:r>
            <w:r w:rsidRPr="001D2706">
              <w:t xml:space="preserve"> Bea S, et al. Landscape of somatic mutations and clonal evolution in mantle cell lymphoma. </w:t>
            </w:r>
            <w:r w:rsidRPr="001D2706">
              <w:rPr>
                <w:i/>
              </w:rPr>
              <w:t>Proc Natl Acad Sci U S A</w:t>
            </w:r>
            <w:r w:rsidRPr="001D2706">
              <w:t xml:space="preserve"> 2013; </w:t>
            </w:r>
            <w:r w:rsidRPr="001D2706">
              <w:rPr>
                <w:b/>
              </w:rPr>
              <w:t>110</w:t>
            </w:r>
            <w:r w:rsidRPr="001D2706">
              <w:t xml:space="preserve">(45): 18250-5.  </w:t>
            </w:r>
            <w:r w:rsidRPr="001D2706">
              <w:rPr>
                <w:b/>
              </w:rPr>
              <w:t>7.</w:t>
            </w:r>
            <w:r w:rsidRPr="001D2706">
              <w:t xml:space="preserve"> Yang P, et al. Genomic landscape and prognostic analysis of mantle cell lymphoma. </w:t>
            </w:r>
            <w:r w:rsidRPr="001D2706">
              <w:rPr>
                <w:i/>
              </w:rPr>
              <w:t>Cancer Gene Therapy</w:t>
            </w:r>
            <w:r w:rsidRPr="001D2706">
              <w:t xml:space="preserve"> 2018; </w:t>
            </w:r>
            <w:r w:rsidRPr="001D2706">
              <w:rPr>
                <w:b/>
              </w:rPr>
              <w:t>25</w:t>
            </w:r>
            <w:r w:rsidRPr="001D2706">
              <w:t xml:space="preserve">(5): 129-40.  </w:t>
            </w:r>
            <w:r w:rsidRPr="001D2706">
              <w:rPr>
                <w:b/>
              </w:rPr>
              <w:t>8.</w:t>
            </w:r>
            <w:r w:rsidRPr="001D2706">
              <w:t xml:space="preserve"> Eskelund CW, et al. TP53 mutations identify younger mantle cell lymphoma patients who do not benefit from intensive chemoimmunotherapy. </w:t>
            </w:r>
            <w:r w:rsidRPr="001D2706">
              <w:rPr>
                <w:i/>
              </w:rPr>
              <w:t>Blood</w:t>
            </w:r>
            <w:r w:rsidRPr="001D2706">
              <w:t xml:space="preserve"> 2017; </w:t>
            </w:r>
            <w:r w:rsidRPr="001D2706">
              <w:rPr>
                <w:b/>
              </w:rPr>
              <w:t>130</w:t>
            </w:r>
            <w:r w:rsidRPr="001D2706">
              <w:t xml:space="preserve">(17): 1903-10.  </w:t>
            </w:r>
            <w:r w:rsidRPr="001D2706">
              <w:rPr>
                <w:b/>
              </w:rPr>
              <w:t>9.</w:t>
            </w:r>
            <w:r w:rsidRPr="001D2706">
              <w:t xml:space="preserve"> Agarwal R, et al. Dynamic molecular monitoring reveals that SWI-SNF mutations mediate resistance to ibrutinib plus venetoclax in mantle cell lymphoma. </w:t>
            </w:r>
            <w:r w:rsidRPr="001D2706">
              <w:rPr>
                <w:i/>
              </w:rPr>
              <w:t>Nat Med</w:t>
            </w:r>
            <w:r w:rsidRPr="001D2706">
              <w:t xml:space="preserve"> 2019; </w:t>
            </w:r>
            <w:r w:rsidRPr="001D2706">
              <w:rPr>
                <w:b/>
              </w:rPr>
              <w:t>25</w:t>
            </w:r>
            <w:r w:rsidRPr="001D2706">
              <w:t xml:space="preserve">(1): 119-29.  </w:t>
            </w:r>
            <w:r w:rsidRPr="001D2706">
              <w:rPr>
                <w:b/>
              </w:rPr>
              <w:t>10.</w:t>
            </w:r>
            <w:r w:rsidRPr="001D2706">
              <w:t xml:space="preserve"> Ferrero S, et al. KMT2D mutations and TP53 disruptions are poor prognostic biomarkers in mantle cell lymphoma receiving high-dose therapy: a FIL study. </w:t>
            </w:r>
            <w:r w:rsidRPr="001D2706">
              <w:rPr>
                <w:i/>
              </w:rPr>
              <w:t>Haematologica</w:t>
            </w:r>
            <w:r w:rsidRPr="001D2706">
              <w:t xml:space="preserve"> 2020; </w:t>
            </w:r>
            <w:r w:rsidRPr="001D2706">
              <w:rPr>
                <w:b/>
              </w:rPr>
              <w:t>105</w:t>
            </w:r>
            <w:r w:rsidRPr="001D2706">
              <w:t xml:space="preserve">(6): 1604-12.  </w:t>
            </w:r>
            <w:r w:rsidRPr="001D2706">
              <w:rPr>
                <w:b/>
              </w:rPr>
              <w:t>11.</w:t>
            </w:r>
            <w:r w:rsidRPr="001D2706">
              <w:t xml:space="preserve"> Rahal R, et al. Pharmacological and genomic profiling identifies NF-kappaB-targeted treatment strategies for mantle cell lymphoma. </w:t>
            </w:r>
            <w:r w:rsidRPr="001D2706">
              <w:rPr>
                <w:i/>
              </w:rPr>
              <w:t>Nat Med</w:t>
            </w:r>
            <w:r w:rsidRPr="001D2706">
              <w:t xml:space="preserve"> 2014; </w:t>
            </w:r>
            <w:r w:rsidRPr="001D2706">
              <w:rPr>
                <w:b/>
              </w:rPr>
              <w:t>20</w:t>
            </w:r>
            <w:r w:rsidRPr="001D2706">
              <w:t xml:space="preserve">(1): 87-92.  </w:t>
            </w:r>
            <w:r w:rsidRPr="001D2706">
              <w:rPr>
                <w:b/>
              </w:rPr>
              <w:t>12.</w:t>
            </w:r>
            <w:r w:rsidRPr="001D2706">
              <w:t xml:space="preserve"> Wu C, et al. Genetic heterogeneity in primary and relapsed mantle cell lymphomas: Impact of recurrent CARD11 mutations. </w:t>
            </w:r>
            <w:r w:rsidRPr="001D2706">
              <w:rPr>
                <w:i/>
              </w:rPr>
              <w:t>Oncotarget</w:t>
            </w:r>
            <w:r w:rsidRPr="001D2706">
              <w:t xml:space="preserve"> 2016.  </w:t>
            </w:r>
            <w:r w:rsidRPr="001D2706">
              <w:rPr>
                <w:b/>
              </w:rPr>
              <w:t>13.</w:t>
            </w:r>
            <w:r w:rsidRPr="001D2706">
              <w:t xml:space="preserve"> Martin P, et al. Postibrutinib outcomes in patients with mantle cell lymphoma. </w:t>
            </w:r>
            <w:r w:rsidRPr="001D2706">
              <w:rPr>
                <w:i/>
              </w:rPr>
              <w:t>Blood</w:t>
            </w:r>
            <w:r w:rsidRPr="001D2706">
              <w:t xml:space="preserve"> 2016; </w:t>
            </w:r>
            <w:r w:rsidRPr="001D2706">
              <w:rPr>
                <w:b/>
              </w:rPr>
              <w:t>127</w:t>
            </w:r>
            <w:r w:rsidRPr="001D2706">
              <w:t xml:space="preserve">(12): 1559-63.  </w:t>
            </w:r>
            <w:r w:rsidRPr="001D2706">
              <w:rPr>
                <w:b/>
              </w:rPr>
              <w:t>14.</w:t>
            </w:r>
            <w:r w:rsidRPr="001D2706">
              <w:t xml:space="preserve"> Chiron D, et al. Cell-Cycle Reprogramming for PI3K Inhibition Overrides a Relapse-Specific C481S &lt;em&gt;BTK&lt;/em&gt; Mutation Revealed by Longitudinal Functional Genomics in Mantle Cell Lymphoma. </w:t>
            </w:r>
            <w:r w:rsidRPr="001D2706">
              <w:rPr>
                <w:i/>
              </w:rPr>
              <w:t>Cancer Discovery</w:t>
            </w:r>
            <w:r w:rsidRPr="001D2706">
              <w:t xml:space="preserve"> 2014; </w:t>
            </w:r>
            <w:r w:rsidRPr="001D2706">
              <w:rPr>
                <w:b/>
              </w:rPr>
              <w:t>4</w:t>
            </w:r>
            <w:r w:rsidRPr="001D2706">
              <w:t xml:space="preserve">(9): 1022-35.  </w:t>
            </w:r>
            <w:bookmarkStart w:id="0" w:name="_GoBack"/>
            <w:bookmarkEnd w:id="0"/>
            <w:r w:rsidRPr="001D2706">
              <w:rPr>
                <w:b/>
              </w:rPr>
              <w:t>15.</w:t>
            </w:r>
            <w:r w:rsidRPr="001D2706">
              <w:t xml:space="preserve"> Zhao S, et al. Efficacy of venetoclax in high risk relapsed mantle cell lymphoma (MCL) - outcomes and mutation profile from venetoclax resistant MCL patients. </w:t>
            </w:r>
            <w:r w:rsidRPr="001D2706">
              <w:rPr>
                <w:i/>
              </w:rPr>
              <w:t>American Journal of Hematology</w:t>
            </w:r>
            <w:r w:rsidRPr="001D2706">
              <w:t xml:space="preserve"> 2020; </w:t>
            </w:r>
            <w:r w:rsidRPr="001D2706">
              <w:rPr>
                <w:b/>
              </w:rPr>
              <w:t>95</w:t>
            </w:r>
            <w:r w:rsidRPr="001D2706">
              <w:t xml:space="preserve">(6): 623-9.  </w:t>
            </w:r>
          </w:p>
          <w:p w14:paraId="60DC9A55" w14:textId="38A7793A" w:rsidR="000E668C" w:rsidRPr="00850347" w:rsidRDefault="004E0818" w:rsidP="004E0818">
            <w:pPr>
              <w:pStyle w:val="CLIN4"/>
            </w:pPr>
            <w:r>
              <w:rPr>
                <w:sz w:val="6"/>
                <w:szCs w:val="6"/>
              </w:rPr>
              <w:fldChar w:fldCharType="end"/>
            </w:r>
          </w:p>
        </w:tc>
      </w:tr>
    </w:tbl>
    <w:p w14:paraId="10682EFA" w14:textId="77777777" w:rsidR="003E6F98" w:rsidRDefault="003E6F98" w:rsidP="00D02B85">
      <w:pPr>
        <w:rPr>
          <w:noProof/>
          <w:sz w:val="6"/>
          <w:szCs w:val="6"/>
        </w:rPr>
      </w:pPr>
    </w:p>
    <w:p w14:paraId="07DEE16C" w14:textId="77777777" w:rsidR="003E6F98" w:rsidRDefault="003E6F98" w:rsidP="00D02B85">
      <w:pPr>
        <w:rPr>
          <w:noProof/>
          <w:sz w:val="6"/>
          <w:szCs w:val="6"/>
        </w:rPr>
      </w:pPr>
    </w:p>
    <w:sectPr w:rsidR="003E6F98" w:rsidSect="00FC3DB3">
      <w:footerReference w:type="default" r:id="rId7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09EB4E1" w14:textId="77777777" w:rsidR="00C266BE" w:rsidRDefault="0086782A">
      <w:pPr>
        <w:spacing w:after="0" w:line="240" w:lineRule="auto"/>
      </w:pPr>
      <w:r>
        <w:separator/>
      </w:r>
    </w:p>
  </w:endnote>
  <w:endnote w:type="continuationSeparator" w:id="0">
    <w:p w14:paraId="2B7159A4" w14:textId="77777777" w:rsidR="00C266BE" w:rsidRDefault="008678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63E6410" w14:textId="77777777" w:rsidR="004D2615" w:rsidRPr="00070923" w:rsidRDefault="002360C4" w:rsidP="00070923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891C137" w14:textId="77777777" w:rsidR="00C266BE" w:rsidRDefault="0086782A">
      <w:pPr>
        <w:spacing w:after="0" w:line="240" w:lineRule="auto"/>
      </w:pPr>
      <w:r>
        <w:separator/>
      </w:r>
    </w:p>
  </w:footnote>
  <w:footnote w:type="continuationSeparator" w:id="0">
    <w:p w14:paraId="1678419F" w14:textId="77777777" w:rsidR="00C266BE" w:rsidRDefault="0086782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9830AA"/>
    <w:multiLevelType w:val="hybridMultilevel"/>
    <w:tmpl w:val="F278A624"/>
    <w:lvl w:ilvl="0" w:tplc="5AC24314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E2B2E70"/>
    <w:multiLevelType w:val="hybridMultilevel"/>
    <w:tmpl w:val="3788CED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808576D"/>
    <w:multiLevelType w:val="hybridMultilevel"/>
    <w:tmpl w:val="E766B4E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20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ep2s5sfw2et6evrtzp092brtz2s0d20svw&quot;&gt;molecular.haematology@petermac.org&lt;record-ids&gt;&lt;item&gt;527&lt;/item&gt;&lt;item&gt;744&lt;/item&gt;&lt;item&gt;2645&lt;/item&gt;&lt;item&gt;2679&lt;/item&gt;&lt;item&gt;2747&lt;/item&gt;&lt;item&gt;2834&lt;/item&gt;&lt;item&gt;2890&lt;/item&gt;&lt;item&gt;2927&lt;/item&gt;&lt;item&gt;2928&lt;/item&gt;&lt;item&gt;2934&lt;/item&gt;&lt;item&gt;2935&lt;/item&gt;&lt;item&gt;2940&lt;/item&gt;&lt;item&gt;2941&lt;/item&gt;&lt;item&gt;3350&lt;/item&gt;&lt;item&gt;3351&lt;/item&gt;&lt;/record-ids&gt;&lt;/item&gt;&lt;/Libraries&gt;"/>
  </w:docVars>
  <w:rsids>
    <w:rsidRoot w:val="00F166A0"/>
    <w:rsid w:val="000239EC"/>
    <w:rsid w:val="000720EB"/>
    <w:rsid w:val="00072CED"/>
    <w:rsid w:val="000A37C6"/>
    <w:rsid w:val="000D1E7F"/>
    <w:rsid w:val="000E668C"/>
    <w:rsid w:val="001D2706"/>
    <w:rsid w:val="0036026D"/>
    <w:rsid w:val="003E6F98"/>
    <w:rsid w:val="00493F28"/>
    <w:rsid w:val="004D3950"/>
    <w:rsid w:val="004E0818"/>
    <w:rsid w:val="004E5054"/>
    <w:rsid w:val="005062F9"/>
    <w:rsid w:val="00560675"/>
    <w:rsid w:val="005B783A"/>
    <w:rsid w:val="005B78C2"/>
    <w:rsid w:val="006A13F6"/>
    <w:rsid w:val="006A6E4D"/>
    <w:rsid w:val="007158FA"/>
    <w:rsid w:val="007E617D"/>
    <w:rsid w:val="0086782A"/>
    <w:rsid w:val="008A7896"/>
    <w:rsid w:val="008F1D2C"/>
    <w:rsid w:val="008F4D8A"/>
    <w:rsid w:val="009A23EC"/>
    <w:rsid w:val="009C1955"/>
    <w:rsid w:val="00A14C0B"/>
    <w:rsid w:val="00A93EF8"/>
    <w:rsid w:val="00AB1539"/>
    <w:rsid w:val="00AF5D34"/>
    <w:rsid w:val="00C266BE"/>
    <w:rsid w:val="00C73DAE"/>
    <w:rsid w:val="00C84A4C"/>
    <w:rsid w:val="00D02B85"/>
    <w:rsid w:val="00D54F84"/>
    <w:rsid w:val="00DB07E3"/>
    <w:rsid w:val="00E00165"/>
    <w:rsid w:val="00E13354"/>
    <w:rsid w:val="00E17252"/>
    <w:rsid w:val="00E36149"/>
    <w:rsid w:val="00E50A32"/>
    <w:rsid w:val="00E64636"/>
    <w:rsid w:val="00E74528"/>
    <w:rsid w:val="00EE1D3D"/>
    <w:rsid w:val="00F15979"/>
    <w:rsid w:val="00F166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2889295E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720EB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86782A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0239EC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86782A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0239EC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0D1E7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D1E7F"/>
  </w:style>
  <w:style w:type="paragraph" w:customStyle="1" w:styleId="EndNoteBibliographyTitle">
    <w:name w:val="EndNote Bibliography Title"/>
    <w:basedOn w:val="Normal"/>
    <w:link w:val="EndNoteBibliographyTitleChar"/>
    <w:rsid w:val="003E6F9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CLIN1HEADINGChar"/>
    <w:link w:val="EndNoteBibliographyTitle"/>
    <w:rsid w:val="003E6F98"/>
    <w:rPr>
      <w:rFonts w:ascii="Calibri" w:eastAsia="MS Mincho" w:hAnsi="Calibri" w:cs="Calibri"/>
      <w:b w:val="0"/>
      <w:caps w:val="0"/>
      <w:noProof/>
      <w:color w:val="411E75"/>
      <w:sz w:val="32"/>
      <w:szCs w:val="32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720EB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14C0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14C0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14C0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14C0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14C0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14C0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14C0B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18148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1894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0893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56490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3890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75621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34127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829827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502267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8699035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651510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13957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3859155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2663053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6413043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648412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58253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588208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738209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799102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88131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98902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325168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94368318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5421281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059580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11650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7276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58998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9414936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477581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61801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378246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345146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0465595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923300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801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91194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9874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2515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372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86607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135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51432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04914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670066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2874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23309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016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3477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7494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79107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8476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13675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2059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10493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45586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817551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7231435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503154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5777118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841211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373992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9139030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088798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4464628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752274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5047824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59245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071464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757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47526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5484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45403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40647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059556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4391918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664511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5053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09934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34266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339915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805012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335934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53211678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2073381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81167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62244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2734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21177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4670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1744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07830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8115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76129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113</Words>
  <Characters>6347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74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Imogen Caldwell</cp:lastModifiedBy>
  <cp:revision>2</cp:revision>
  <dcterms:created xsi:type="dcterms:W3CDTF">2021-11-05T03:37:00Z</dcterms:created>
  <dcterms:modified xsi:type="dcterms:W3CDTF">2021-11-05T03:37:00Z</dcterms:modified>
</cp:coreProperties>
</file>